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2D901A" w14:textId="77777777" w:rsidR="00E352E4" w:rsidRDefault="00E352E4" w:rsidP="00E352E4">
      <w:pPr>
        <w:spacing w:after="0"/>
        <w:rPr>
          <w:rFonts w:ascii="Calibri" w:eastAsia="Times New Roman" w:hAnsi="Calibri" w:cs="Calibri"/>
          <w:b/>
          <w:bCs/>
          <w:color w:val="00B0F0"/>
        </w:rPr>
      </w:pPr>
    </w:p>
    <w:p w14:paraId="58588BB8" w14:textId="1A1BAFA2" w:rsidR="00716A9A" w:rsidRDefault="005F103B">
      <w:r>
        <w:rPr>
          <w:rFonts w:ascii="Calibri" w:eastAsia="Times New Roman" w:hAnsi="Calibri" w:cs="Calibri"/>
          <w:b/>
          <w:bCs/>
          <w:color w:val="00B0F0"/>
        </w:rPr>
        <w:t xml:space="preserve">(S2) </w:t>
      </w:r>
      <w:r w:rsidR="00641F80">
        <w:rPr>
          <w:rFonts w:ascii="Calibri" w:eastAsia="Times New Roman" w:hAnsi="Calibri" w:cs="Calibri"/>
          <w:b/>
          <w:bCs/>
          <w:color w:val="00B0F0"/>
        </w:rPr>
        <w:t xml:space="preserve">Supplementary </w:t>
      </w:r>
      <w:r>
        <w:rPr>
          <w:rFonts w:ascii="Calibri" w:eastAsia="Times New Roman" w:hAnsi="Calibri" w:cs="Calibri"/>
          <w:b/>
          <w:bCs/>
          <w:color w:val="00B0F0"/>
        </w:rPr>
        <w:t>Table 2</w:t>
      </w:r>
      <w:r w:rsidR="00072365">
        <w:rPr>
          <w:rFonts w:ascii="Calibri" w:eastAsia="Times New Roman" w:hAnsi="Calibri" w:cs="Calibri"/>
          <w:b/>
          <w:bCs/>
          <w:color w:val="00B0F0"/>
        </w:rPr>
        <w:t xml:space="preserve">: </w:t>
      </w:r>
      <w:r w:rsidR="00716A9A">
        <w:rPr>
          <w:rFonts w:ascii="Calibri" w:eastAsia="Times New Roman" w:hAnsi="Calibri" w:cs="Calibri"/>
          <w:b/>
          <w:bCs/>
          <w:color w:val="00B0F0"/>
        </w:rPr>
        <w:t xml:space="preserve">Sex distribution of breast </w:t>
      </w:r>
      <w:r w:rsidR="00641F80">
        <w:rPr>
          <w:rFonts w:ascii="Calibri" w:eastAsia="Times New Roman" w:hAnsi="Calibri" w:cs="Calibri"/>
          <w:b/>
          <w:bCs/>
          <w:color w:val="00B0F0"/>
        </w:rPr>
        <w:t xml:space="preserve">cancer </w:t>
      </w:r>
      <w:r w:rsidR="00AB6F3D">
        <w:rPr>
          <w:rFonts w:ascii="Calibri" w:eastAsia="Times New Roman" w:hAnsi="Calibri" w:cs="Calibri"/>
          <w:b/>
          <w:bCs/>
          <w:color w:val="00B0F0"/>
        </w:rPr>
        <w:t xml:space="preserve">incidence and </w:t>
      </w:r>
      <w:r w:rsidR="00641F80">
        <w:rPr>
          <w:rFonts w:ascii="Calibri" w:eastAsia="Times New Roman" w:hAnsi="Calibri" w:cs="Calibri"/>
          <w:b/>
          <w:bCs/>
          <w:color w:val="00B0F0"/>
        </w:rPr>
        <w:t>hospital admissions</w:t>
      </w:r>
    </w:p>
    <w:tbl>
      <w:tblPr>
        <w:tblW w:w="4638" w:type="pct"/>
        <w:tblLook w:val="04A0" w:firstRow="1" w:lastRow="0" w:firstColumn="1" w:lastColumn="0" w:noHBand="0" w:noVBand="1"/>
      </w:tblPr>
      <w:tblGrid>
        <w:gridCol w:w="3432"/>
        <w:gridCol w:w="875"/>
        <w:gridCol w:w="875"/>
        <w:gridCol w:w="875"/>
        <w:gridCol w:w="875"/>
        <w:gridCol w:w="875"/>
        <w:gridCol w:w="875"/>
      </w:tblGrid>
      <w:tr w:rsidR="001B28C0" w:rsidRPr="00716A9A" w14:paraId="2FBAA0AF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4E9CF" w14:textId="77777777" w:rsidR="001B28C0" w:rsidRPr="00641F80" w:rsidRDefault="001B28C0" w:rsidP="00716A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Year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8D7A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27503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FB8F4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71959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215B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0787A" w14:textId="77777777" w:rsidR="001B28C0" w:rsidRPr="00641F8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</w:tr>
      <w:tr w:rsidR="00AB6F3D" w:rsidRPr="001B28C0" w14:paraId="69190E62" w14:textId="77777777" w:rsidTr="00AB6F3D">
        <w:trPr>
          <w:trHeight w:val="304"/>
        </w:trPr>
        <w:tc>
          <w:tcPr>
            <w:tcW w:w="5000" w:type="pct"/>
            <w:gridSpan w:val="7"/>
            <w:tcBorders>
              <w:top w:val="single" w:sz="4" w:space="0" w:color="auto"/>
            </w:tcBorders>
            <w:shd w:val="clear" w:color="auto" w:fill="auto"/>
            <w:noWrap/>
          </w:tcPr>
          <w:p w14:paraId="4B6126C4" w14:textId="7E4E58B7" w:rsidR="00AB6F3D" w:rsidRPr="001B28C0" w:rsidRDefault="00AB6F3D" w:rsidP="00AB6F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Breast cancer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incidence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a</w:t>
            </w:r>
            <w:proofErr w:type="spellEnd"/>
          </w:p>
        </w:tc>
      </w:tr>
      <w:tr w:rsidR="001B28C0" w:rsidRPr="001B28C0" w14:paraId="67A714A8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0B36176" w14:textId="77777777" w:rsidR="001B28C0" w:rsidRPr="001B28C0" w:rsidRDefault="001B28C0" w:rsidP="00641F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1B28C0">
              <w:rPr>
                <w:rFonts w:ascii="Calibri" w:eastAsia="Times New Roman" w:hAnsi="Calibri" w:cs="Calibri"/>
                <w:color w:val="000000"/>
              </w:rPr>
              <w:t>Both sexes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CAEBFB7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336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6FD8CC5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914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80E51BB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560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8626FFD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329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36F1CE4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609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8B44AD1" w14:textId="77777777" w:rsidR="001B28C0" w:rsidRP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1B28C0">
              <w:rPr>
                <w:rFonts w:ascii="Calibri" w:eastAsia="Times New Roman" w:hAnsi="Calibri" w:cs="Calibri"/>
                <w:color w:val="000000"/>
              </w:rPr>
              <w:t>*</w:t>
            </w:r>
          </w:p>
        </w:tc>
      </w:tr>
      <w:tr w:rsidR="001B28C0" w:rsidRPr="00716A9A" w14:paraId="583E6217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FD05DFB" w14:textId="77777777" w:rsidR="001B28C0" w:rsidRPr="00641F80" w:rsidRDefault="001B28C0" w:rsidP="00641F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emale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7B21DB5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4193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72A7316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3778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28DCDA9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447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517AEDA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189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89BAE99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485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785EF69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*</w:t>
            </w:r>
          </w:p>
        </w:tc>
      </w:tr>
      <w:tr w:rsidR="001B28C0" w:rsidRPr="00716A9A" w14:paraId="207F186B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C45E91D" w14:textId="77777777" w:rsidR="001B28C0" w:rsidRDefault="001B28C0" w:rsidP="007D53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Breast cancer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admissions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10CF8CB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9B155F0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33AE25B" w14:textId="77777777" w:rsid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50A94CD" w14:textId="77777777" w:rsid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1FB4ADA" w14:textId="77777777" w:rsid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0734086" w14:textId="77777777" w:rsidR="001B28C0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B6F3D" w:rsidRPr="00716A9A" w14:paraId="5FB405A0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E6B6CC4" w14:textId="77777777" w:rsidR="00AB6F3D" w:rsidRPr="00641F80" w:rsidRDefault="00AB6F3D" w:rsidP="00AB6F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Total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admissions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A387F76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16148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47E86B1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2424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502104F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3951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B38A8FF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0392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7B83A0A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19460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1979820" w14:textId="77777777" w:rsidR="00AB6F3D" w:rsidRPr="00716A9A" w:rsidRDefault="00AB6F3D" w:rsidP="00441D6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4847</w:t>
            </w:r>
          </w:p>
        </w:tc>
      </w:tr>
      <w:tr w:rsidR="001B28C0" w:rsidRPr="00716A9A" w14:paraId="6818473A" w14:textId="77777777" w:rsidTr="00AB6F3D">
        <w:trPr>
          <w:trHeight w:val="304"/>
        </w:trPr>
        <w:tc>
          <w:tcPr>
            <w:tcW w:w="197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87C24" w14:textId="77777777" w:rsidR="001B28C0" w:rsidRPr="00641F80" w:rsidRDefault="001B28C0" w:rsidP="007D53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Female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admissions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F3E8D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15865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FA062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1872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89E80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3491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789B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19983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09F8F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18909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61534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4158</w:t>
            </w:r>
          </w:p>
        </w:tc>
      </w:tr>
      <w:tr w:rsidR="001B28C0" w:rsidRPr="00716A9A" w14:paraId="2C229719" w14:textId="77777777" w:rsidTr="00AB6F3D">
        <w:trPr>
          <w:trHeight w:val="304"/>
        </w:trPr>
        <w:tc>
          <w:tcPr>
            <w:tcW w:w="1977" w:type="pct"/>
            <w:shd w:val="clear" w:color="auto" w:fill="auto"/>
            <w:noWrap/>
            <w:vAlign w:val="bottom"/>
            <w:hideMark/>
          </w:tcPr>
          <w:p w14:paraId="06716606" w14:textId="77777777" w:rsidR="001B28C0" w:rsidRPr="00641F80" w:rsidRDefault="001B28C0" w:rsidP="007D53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641F80">
              <w:rPr>
                <w:rFonts w:ascii="Calibri" w:eastAsia="Times New Roman" w:hAnsi="Calibri" w:cs="Calibri"/>
                <w:color w:val="000000"/>
              </w:rPr>
              <w:t>Male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admissions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4763A183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283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5437F44F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552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01A44CC0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460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17211142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409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6A9FCA98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551</w:t>
            </w:r>
          </w:p>
        </w:tc>
        <w:tc>
          <w:tcPr>
            <w:tcW w:w="504" w:type="pct"/>
            <w:shd w:val="clear" w:color="auto" w:fill="auto"/>
            <w:noWrap/>
            <w:vAlign w:val="bottom"/>
            <w:hideMark/>
          </w:tcPr>
          <w:p w14:paraId="0F2C28B6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689</w:t>
            </w:r>
          </w:p>
        </w:tc>
      </w:tr>
      <w:tr w:rsidR="001B28C0" w:rsidRPr="00716A9A" w14:paraId="38B249AB" w14:textId="77777777" w:rsidTr="00AB6F3D">
        <w:trPr>
          <w:trHeight w:val="304"/>
        </w:trPr>
        <w:tc>
          <w:tcPr>
            <w:tcW w:w="197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EF836" w14:textId="77777777" w:rsidR="001B28C0" w:rsidRPr="00641F80" w:rsidRDefault="001B28C0" w:rsidP="007D53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ercentage</w:t>
            </w:r>
            <w:r w:rsidRPr="00641F80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</w:rPr>
              <w:t>of f</w:t>
            </w:r>
            <w:r w:rsidRPr="00641F80">
              <w:rPr>
                <w:rFonts w:ascii="Calibri" w:eastAsia="Times New Roman" w:hAnsi="Calibri" w:cs="Calibri"/>
                <w:color w:val="000000"/>
              </w:rPr>
              <w:t>emale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admissions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4ECD6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8.25%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9095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7.54%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5881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8.08%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9256E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7.99%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DBB43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7.17%</w:t>
            </w:r>
          </w:p>
        </w:tc>
        <w:tc>
          <w:tcPr>
            <w:tcW w:w="504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5CC0F" w14:textId="77777777" w:rsidR="001B28C0" w:rsidRPr="00716A9A" w:rsidRDefault="001B28C0" w:rsidP="00716A9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16A9A">
              <w:rPr>
                <w:rFonts w:ascii="Calibri" w:eastAsia="Times New Roman" w:hAnsi="Calibri" w:cs="Calibri"/>
                <w:color w:val="000000"/>
              </w:rPr>
              <w:t>97.23%</w:t>
            </w:r>
          </w:p>
        </w:tc>
      </w:tr>
    </w:tbl>
    <w:p w14:paraId="2AC10661" w14:textId="77777777" w:rsidR="00716A9A" w:rsidRDefault="007D533F" w:rsidP="00AB6F3D">
      <w:pPr>
        <w:spacing w:after="0"/>
      </w:pPr>
      <w:r>
        <w:rPr>
          <w:rFonts w:ascii="Times New Roman" w:eastAsia="Arial" w:hAnsi="Times New Roman" w:cs="Times New Roman"/>
          <w:color w:val="000000"/>
        </w:rPr>
        <w:t>a</w:t>
      </w:r>
      <w:r w:rsidRPr="00584D27">
        <w:rPr>
          <w:rFonts w:ascii="Times New Roman" w:eastAsia="Arial" w:hAnsi="Times New Roman" w:cs="Times New Roman"/>
          <w:color w:val="000000"/>
        </w:rPr>
        <w:t>- NCCP Sri Lanka</w:t>
      </w:r>
      <w:r w:rsidRPr="00584D27">
        <w:rPr>
          <w:rFonts w:ascii="Times New Roman" w:eastAsia="Arial" w:hAnsi="Times New Roman" w:cs="Times New Roman"/>
          <w:color w:val="000000"/>
        </w:rPr>
        <w:fldChar w:fldCharType="begin" w:fldLock="1"/>
      </w:r>
      <w:r w:rsidRPr="00584D27">
        <w:rPr>
          <w:rFonts w:ascii="Times New Roman" w:eastAsia="Arial" w:hAnsi="Times New Roman" w:cs="Times New Roman"/>
          <w:color w:val="000000"/>
        </w:rPr>
        <w:instrText>ADDIN CSL_CITATION {"citationItems":[{"id":"ITEM-1","itemData":{"URL":"https://www.google.com/search?q=national+cancer+control+programme.+cancer+incidence+and+mortality+data+sri+lanka+-+2017&amp;sca_esv=f59d7152e7c7d7ed&amp;ei=C2q0Z7nyH6OGnesPpL2P2QE&amp;ved=0ahUKEwj5o_m4is2LAxUjQ2cHHaTeIxsQ4dUDCBE&amp;uact=5&amp;oq=national+cancer+control+programme.+cancer+incidence+and+mortality+data+sri+lanka+-+2017&amp;gs_lp=Egxnd3Mtd2l6LXNlcnAiV25hdGlvbmFsIGNhbmNlciBjb250cm9sIHByb2dyYW1tZS4gY2FuY2VyIGluY2lkZW5jZSBhbmQgbW9ydGFsaXR5IGRhdGEgc3JpIGxhbmthIC0gMjAxN0j4F1D9CVioD3ABeAGQAQCYAZEDoAHDBaoBBTMtMS4xuAEDyAEA-AEBmAIBoAIHwgIKEAAYsAMY1gQYR5gDAIgGAZAGCJIHATGgB5QC&amp;sclient=gws-wiz-serp","accessed":{"date-parts":[["2025","2","18"]]},"id":"ITEM-1","issued":{"date-parts":[["0"]]},"title":"national cancer control programme. cancer incidence and mortality data sri lanka - 2017 - Google Search","type":"webpage"},"uris":["http://www.mendeley.com/documents/?uuid=c3b8de27-f7ce-39cd-af8c-c217a5d783b0"]}],"mendeley":{"formattedCitation":"(10)","plainTextFormattedCitation":"(10)","previouslyFormattedCitation":"(11)"},"properties":{"noteIndex":0},"schema":"https://github.com/citation-style-language/schema/raw/master/csl-citation.json"}</w:instrText>
      </w:r>
      <w:r w:rsidRPr="00584D27">
        <w:rPr>
          <w:rFonts w:ascii="Times New Roman" w:eastAsia="Arial" w:hAnsi="Times New Roman" w:cs="Times New Roman"/>
          <w:color w:val="000000"/>
        </w:rPr>
        <w:fldChar w:fldCharType="separate"/>
      </w:r>
      <w:r w:rsidRPr="00584D27">
        <w:rPr>
          <w:rFonts w:ascii="Times New Roman" w:eastAsia="Arial" w:hAnsi="Times New Roman" w:cs="Times New Roman"/>
          <w:noProof/>
          <w:color w:val="000000"/>
        </w:rPr>
        <w:t>(10)</w:t>
      </w:r>
      <w:r w:rsidRPr="00584D27">
        <w:rPr>
          <w:rFonts w:ascii="Times New Roman" w:eastAsia="Arial" w:hAnsi="Times New Roman" w:cs="Times New Roman"/>
          <w:color w:val="000000"/>
        </w:rPr>
        <w:fldChar w:fldCharType="end"/>
      </w:r>
      <w:r w:rsidRPr="00584D27">
        <w:rPr>
          <w:rFonts w:ascii="Times New Roman" w:eastAsia="Arial" w:hAnsi="Times New Roman" w:cs="Times New Roman"/>
          <w:color w:val="000000"/>
        </w:rPr>
        <w:fldChar w:fldCharType="begin" w:fldLock="1"/>
      </w:r>
      <w:r w:rsidRPr="00584D27">
        <w:rPr>
          <w:rFonts w:ascii="Times New Roman" w:eastAsia="Arial" w:hAnsi="Times New Roman" w:cs="Times New Roman"/>
          <w:color w:val="000000"/>
        </w:rPr>
        <w:instrText>ADDIN CSL_CITATION {"citationItems":[{"id":"ITEM-1","itemData":{"URL":"https://www.google.com/search?q=national+cancer+control+programme.+cancer+incidence+and+mortality+data+sri+lanka+-+2018&amp;sca_esv=f59d7152e7c7d7ed&amp;ei=22m0Z5TGCfDbseMPzbPOwAg&amp;ved=0ahUKEwjUn_Ghis2LAxXwbWwGHc2ZE4gQ4dUDCBE&amp;uact=5&amp;oq=national+cancer+control+programme.+cancer+incidence+and+mortality+data+sri+lanka+-+2018&amp;gs_lp=Egxnd3Mtd2l6LXNlcnAiV25hdGlvbmFsIGNhbmNlciBjb250cm9sIHByb2dyYW1tZS4gY2FuY2VyIGluY2lkZW5jZSBhbmQgbW9ydGFsaXR5IGRhdGEgc3JpIGxhbmthIC0gMjAxOEi_IFAAWKALcAB4AJABAJgBqgOgAbkGqgEFMy0xLjG4AQPIAQD4AQGYAgCgAgCYAwCSBwCgB5QC&amp;sclient=gws-wiz-serp","accessed":{"date-parts":[["2025","2","18"]]},"id":"ITEM-1","issued":{"date-parts":[["0"]]},"title":"national cancer control programme. cancer incidence and mortality data sri lanka - 2018 - Google Search","type":"webpage"},"uris":["http://www.mendeley.com/documents/?uuid=b378fb9b-270b-395a-8060-c699f787ac00"]}],"mendeley":{"formattedCitation":"(11)","plainTextFormattedCitation":"(11)","previouslyFormattedCitation":"(12)"},"properties":{"noteIndex":0},"schema":"https://github.com/citation-style-language/schema/raw/master/csl-citation.json"}</w:instrText>
      </w:r>
      <w:r w:rsidRPr="00584D27">
        <w:rPr>
          <w:rFonts w:ascii="Times New Roman" w:eastAsia="Arial" w:hAnsi="Times New Roman" w:cs="Times New Roman"/>
          <w:color w:val="000000"/>
        </w:rPr>
        <w:fldChar w:fldCharType="separate"/>
      </w:r>
      <w:r w:rsidRPr="00584D27">
        <w:rPr>
          <w:rFonts w:ascii="Times New Roman" w:eastAsia="Arial" w:hAnsi="Times New Roman" w:cs="Times New Roman"/>
          <w:noProof/>
          <w:color w:val="000000"/>
        </w:rPr>
        <w:t>(11)</w:t>
      </w:r>
      <w:r w:rsidRPr="00584D27">
        <w:rPr>
          <w:rFonts w:ascii="Times New Roman" w:eastAsia="Arial" w:hAnsi="Times New Roman" w:cs="Times New Roman"/>
          <w:color w:val="000000"/>
        </w:rPr>
        <w:fldChar w:fldCharType="end"/>
      </w:r>
      <w:r w:rsidRPr="00584D27">
        <w:rPr>
          <w:rFonts w:ascii="Times New Roman" w:eastAsia="Arial" w:hAnsi="Times New Roman" w:cs="Times New Roman"/>
          <w:color w:val="000000"/>
        </w:rPr>
        <w:fldChar w:fldCharType="begin" w:fldLock="1"/>
      </w:r>
      <w:r w:rsidRPr="00584D27">
        <w:rPr>
          <w:rFonts w:ascii="Times New Roman" w:eastAsia="Arial" w:hAnsi="Times New Roman" w:cs="Times New Roman"/>
          <w:color w:val="000000"/>
        </w:rPr>
        <w:instrText>ADDIN CSL_CITATION {"citationItems":[{"id":"ITEM-1","itemData":{"URL":"https://www.google.com/search?q=national+cancer+control+programme.+cancer+incidence+and+mortality+data+sri+lanka+-+2019&amp;sca_esv=f59d7152e7c7d7ed&amp;ei=6Gm0Z_30As2WnesPm8Ki6QM&amp;ved=0ahUKEwj9iISois2LAxVNS2cHHRuhKD0Q4dUDCBE&amp;uact=5&amp;oq=national+cancer+control+programme.+cancer+incidence+and+mortality+data+sri+lanka+-+2019&amp;gs_lp=Egxnd3Mtd2l6LXNlcnAiV25hdGlvbmFsIGNhbmNlciBjb250cm9sIHByb2dyYW1tZS4gY2FuY2VyIGluY2lkZW5jZSBhbmQgbW9ydGFsaXR5IGRhdGEgc3JpIGxhbmthIC0gMjAxOUjqHlCoCFiEE3ABeAGQAQCYAZ8DoAGiBqoBBTMtMS4xuAEDyAEA-AEBmAIBoAINwgIKEAAYsAMY1gQYR5gDAIgGAZAGCJIHATGgB5QC&amp;sclient=gws-wiz-serp","accessed":{"date-parts":[["2025","2","18"]]},"id":"ITEM-1","issued":{"date-parts":[["0"]]},"title":"national cancer control programme. cancer incidence and mortality data sri lanka - 2019 - Google Search","type":"webpage"},"uris":["http://www.mendeley.com/documents/?uuid=a4d0ac40-ce8f-3708-a803-c7b715a63a15"]}],"mendeley":{"formattedCitation":"(12)","plainTextFormattedCitation":"(12)","previouslyFormattedCitation":"(13)"},"properties":{"noteIndex":0},"schema":"https://github.com/citation-style-language/schema/raw/master/csl-citation.json"}</w:instrText>
      </w:r>
      <w:r w:rsidRPr="00584D27">
        <w:rPr>
          <w:rFonts w:ascii="Times New Roman" w:eastAsia="Arial" w:hAnsi="Times New Roman" w:cs="Times New Roman"/>
          <w:color w:val="000000"/>
        </w:rPr>
        <w:fldChar w:fldCharType="separate"/>
      </w:r>
      <w:r w:rsidRPr="00584D27">
        <w:rPr>
          <w:rFonts w:ascii="Times New Roman" w:eastAsia="Arial" w:hAnsi="Times New Roman" w:cs="Times New Roman"/>
          <w:noProof/>
          <w:color w:val="000000"/>
        </w:rPr>
        <w:t>(12)</w:t>
      </w:r>
      <w:r w:rsidRPr="00584D27">
        <w:rPr>
          <w:rFonts w:ascii="Times New Roman" w:eastAsia="Arial" w:hAnsi="Times New Roman" w:cs="Times New Roman"/>
          <w:color w:val="000000"/>
        </w:rPr>
        <w:fldChar w:fldCharType="end"/>
      </w:r>
      <w:r w:rsidRPr="00584D27">
        <w:rPr>
          <w:rFonts w:ascii="Times New Roman" w:eastAsia="Arial" w:hAnsi="Times New Roman" w:cs="Times New Roman"/>
          <w:color w:val="000000"/>
        </w:rPr>
        <w:fldChar w:fldCharType="begin" w:fldLock="1"/>
      </w:r>
      <w:r w:rsidRPr="00584D27">
        <w:rPr>
          <w:rFonts w:ascii="Times New Roman" w:eastAsia="Arial" w:hAnsi="Times New Roman" w:cs="Times New Roman"/>
          <w:color w:val="000000"/>
        </w:rPr>
        <w:instrText>ADDIN CSL_CITATION {"citationItems":[{"id":"ITEM-1","itemData":{"URL":"https://www.google.com/search?q=national+cancer+control+programme.+cancer+incidence+and+mortality+data+sri+lanka+-+2020&amp;sca_esv=f59d7152e7c7d7ed&amp;ei=s2q0Z8qWGrOVseMPvYatyAo&amp;ved=0ahUKEwiKvIGJi82LAxWzSmwGHT1DC6kQ4dUDCBE&amp;uact=5&amp;oq=national+cancer+control+programme.+cancer+incidence+and+mortality+data+sri+lanka+-+2020&amp;gs_lp=Egxnd3Mtd2l6LXNlcnAiV25hdGlvbmFsIGNhbmNlciBjb250cm9sIHByb2dyYW1tZS4gY2FuY2VyIGluY2lkZW5jZSBhbmQgbW9ydGFsaXR5IGRhdGEgc3JpIGxhbmthIC0gMjAyMEiBKVCqCFiYDXABeAGQAQCYAeADoAG9BqoBBTMtMS4xuAEDyAEA-AEBmAIBoAILwgIKEAAYsAMY1gQYR5gDAIgGAZAGCJIHATGgB5QC&amp;sclient=gws-wiz-serp","accessed":{"date-parts":[["2025","2","18"]]},"id":"ITEM-1","issued":{"date-parts":[["0"]]},"title":"national cancer control programme. cancer incidence and mortality data sri lanka - 2020 - Google Search","type":"webpage"},"uris":["http://www.mendeley.com/documents/?uuid=445640f3-c95c-3146-9b3c-ec32293fe408"]}],"mendeley":{"formattedCitation":"(13)","plainTextFormattedCitation":"(13)","previouslyFormattedCitation":"(14)"},"properties":{"noteIndex":0},"schema":"https://github.com/citation-style-language/schema/raw/master/csl-citation.json"}</w:instrText>
      </w:r>
      <w:r w:rsidRPr="00584D27">
        <w:rPr>
          <w:rFonts w:ascii="Times New Roman" w:eastAsia="Arial" w:hAnsi="Times New Roman" w:cs="Times New Roman"/>
          <w:color w:val="000000"/>
        </w:rPr>
        <w:fldChar w:fldCharType="separate"/>
      </w:r>
      <w:r w:rsidRPr="00584D27">
        <w:rPr>
          <w:rFonts w:ascii="Times New Roman" w:eastAsia="Arial" w:hAnsi="Times New Roman" w:cs="Times New Roman"/>
          <w:noProof/>
          <w:color w:val="000000"/>
        </w:rPr>
        <w:t>(13)</w:t>
      </w:r>
      <w:r w:rsidRPr="00584D27">
        <w:rPr>
          <w:rFonts w:ascii="Times New Roman" w:eastAsia="Arial" w:hAnsi="Times New Roman" w:cs="Times New Roman"/>
          <w:color w:val="000000"/>
        </w:rPr>
        <w:fldChar w:fldCharType="end"/>
      </w:r>
      <w:r w:rsidRPr="00584D27">
        <w:rPr>
          <w:rFonts w:ascii="Times New Roman" w:eastAsia="Arial" w:hAnsi="Times New Roman" w:cs="Times New Roman"/>
          <w:color w:val="000000"/>
        </w:rPr>
        <w:fldChar w:fldCharType="begin" w:fldLock="1"/>
      </w:r>
      <w:r w:rsidRPr="00584D27">
        <w:rPr>
          <w:rFonts w:ascii="Times New Roman" w:eastAsia="Arial" w:hAnsi="Times New Roman" w:cs="Times New Roman"/>
          <w:color w:val="000000"/>
        </w:rPr>
        <w:instrText>ADDIN CSL_CITATION {"citationItems":[{"id":"ITEM-1","itemData":{"URL":"https://www.google.com/search?q=National+Cancer+Control+Programme.+Cancer+Incidence+and+Mortality+Data+Sri+Lanka+-+2021+%3A+Ministry+of+Health%2C+Sri+Lanka%3B+2021+%5D.+Available+from%3A+http%3A%2F%2Fwww.nccp.health.gov.lk&amp;sca_esv=6089cc9941d56e4e&amp;ei=Pjm0Z4-9L7zl4-EPt8veoAI&amp;ved=0ahUKEwiP1Pjz28yLAxW88jgGHbelFyQQ4dUDCBE&amp;uact=5&amp;oq=National+Cancer+Control+Programme.+Cancer+Incidence+and+Mortality+Data+Sri+Lanka+-+2021+%3A+Ministry+of+Health%2C+Sri+Lanka%3B+2021+%5D.+Available+from%3A+http%3A%2F%2Fwww.nccp.health.gov.lk&amp;gs_lp=Egxnd3Mtd2l6LXNlcnAirgFOYXRpb25hbCBDYW5jZXIgQ29udHJvbCBQcm9ncmFtbWUuIENhbmNlciBJbmNpZGVuY2UgYW5kIE1vcnRhbGl0eSBEYXRhIFNyaSBMYW5rYSAtIDIwMjEgOiBNaW5pc3RyeSBvZiBIZWFsdGgsIFNyaSBMYW5rYTsgMjAyMSBdLiBBdmFpbGFibGUgZnJvbTogaHR0cDovL3d3dy5uY2NwLmhlYWx0aC5nb3YubGtIAFAAWABwAHgAkAEAmAEAoAEAqgEAuAEDyAEA-AEBmAIAoAIAmAMAkgcAoAcA&amp;sclient=gws-wiz-serp","accessed":{"date-parts":[["2025","2","18"]]},"id":"ITEM-1","issued":{"date-parts":[["0"]]},"title":"National Cancer Control Programme. Cancer Incidence and Mortality Data Sri Lanka - 2021 : Ministry of Health, Sri Lanka; 2021 ]. Available from: http://www.nccp.health.gov.lk - Google Search","type":"webpage"},"uris":["http://www.mendeley.com/documents/?uuid=ef27c781-4ce3-3ff1-933e-6219ffce5ee0"]}],"mendeley":{"formattedCitation":"(14)","plainTextFormattedCitation":"(14)","previouslyFormattedCitation":"(15)"},"properties":{"noteIndex":0},"schema":"https://github.com/citation-style-language/schema/raw/master/csl-citation.json"}</w:instrText>
      </w:r>
      <w:r w:rsidRPr="00584D27">
        <w:rPr>
          <w:rFonts w:ascii="Times New Roman" w:eastAsia="Arial" w:hAnsi="Times New Roman" w:cs="Times New Roman"/>
          <w:color w:val="000000"/>
        </w:rPr>
        <w:fldChar w:fldCharType="separate"/>
      </w:r>
      <w:r w:rsidRPr="00584D27">
        <w:rPr>
          <w:rFonts w:ascii="Times New Roman" w:eastAsia="Arial" w:hAnsi="Times New Roman" w:cs="Times New Roman"/>
          <w:noProof/>
          <w:color w:val="000000"/>
        </w:rPr>
        <w:t>(14)</w:t>
      </w:r>
      <w:r w:rsidRPr="00584D27">
        <w:rPr>
          <w:rFonts w:ascii="Times New Roman" w:eastAsia="Arial" w:hAnsi="Times New Roman" w:cs="Times New Roman"/>
          <w:color w:val="000000"/>
        </w:rPr>
        <w:fldChar w:fldCharType="end"/>
      </w:r>
      <w:r>
        <w:t xml:space="preserve">; </w:t>
      </w:r>
      <w:r>
        <w:rPr>
          <w:rFonts w:ascii="Times New Roman" w:eastAsia="Arial" w:hAnsi="Times New Roman" w:cs="Times New Roman"/>
          <w:color w:val="000000"/>
        </w:rPr>
        <w:t>b</w:t>
      </w:r>
      <w:r w:rsidRPr="00584D27">
        <w:rPr>
          <w:rFonts w:ascii="Times New Roman" w:eastAsia="Arial" w:hAnsi="Times New Roman" w:cs="Times New Roman"/>
          <w:color w:val="000000"/>
        </w:rPr>
        <w:t>- eIMMR system</w:t>
      </w:r>
    </w:p>
    <w:p w14:paraId="4A1E883C" w14:textId="77777777" w:rsidR="007D533F" w:rsidRDefault="007D533F" w:rsidP="00AB6F3D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584D27">
        <w:rPr>
          <w:rFonts w:ascii="Times New Roman" w:eastAsia="Times New Roman" w:hAnsi="Times New Roman" w:cs="Times New Roman"/>
          <w:sz w:val="24"/>
          <w:szCs w:val="24"/>
        </w:rPr>
        <w:t>*Data not published by the NCCP, Sri Lanka at the time of analysis.</w:t>
      </w:r>
    </w:p>
    <w:p w14:paraId="3F76A9B9" w14:textId="77777777" w:rsidR="00AB6F3D" w:rsidRPr="00584D27" w:rsidRDefault="00AB6F3D" w:rsidP="00AB6F3D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Arial" w:hAnsi="Times New Roman" w:cs="Times New Roman"/>
          <w:color w:val="000000"/>
        </w:rPr>
      </w:pPr>
      <w:bookmarkStart w:id="0" w:name="_GoBack"/>
      <w:bookmarkEnd w:id="0"/>
    </w:p>
    <w:sectPr w:rsidR="00AB6F3D" w:rsidRPr="00584D2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Iskoola Pota">
    <w:panose1 w:val="02010503010101010104"/>
    <w:charset w:val="00"/>
    <w:family w:val="auto"/>
    <w:pitch w:val="variable"/>
    <w:sig w:usb0="00000003" w:usb1="00000000" w:usb2="000002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2095"/>
    <w:rsid w:val="00072365"/>
    <w:rsid w:val="000B2C9E"/>
    <w:rsid w:val="00135BA8"/>
    <w:rsid w:val="001B28C0"/>
    <w:rsid w:val="003D39DD"/>
    <w:rsid w:val="004A2E82"/>
    <w:rsid w:val="004C7146"/>
    <w:rsid w:val="005F103B"/>
    <w:rsid w:val="00641F80"/>
    <w:rsid w:val="00716A9A"/>
    <w:rsid w:val="007D533F"/>
    <w:rsid w:val="008C7CB1"/>
    <w:rsid w:val="00AB6F3D"/>
    <w:rsid w:val="00AC4DC3"/>
    <w:rsid w:val="00AC74A7"/>
    <w:rsid w:val="00BB2095"/>
    <w:rsid w:val="00D04B34"/>
    <w:rsid w:val="00E079CB"/>
    <w:rsid w:val="00E352E4"/>
    <w:rsid w:val="00EC72D4"/>
    <w:rsid w:val="00EE1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E5D5B9"/>
  <w15:chartTrackingRefBased/>
  <w15:docId w15:val="{4AEB86A9-C2C6-4BFD-9149-7613A6A14C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si-LK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54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39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00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7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41</Words>
  <Characters>5935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Anatomy</cp:lastModifiedBy>
  <cp:revision>2</cp:revision>
  <dcterms:created xsi:type="dcterms:W3CDTF">2025-06-03T04:20:00Z</dcterms:created>
  <dcterms:modified xsi:type="dcterms:W3CDTF">2025-06-03T04:20:00Z</dcterms:modified>
</cp:coreProperties>
</file>